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Switch, Steam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r w:rsidR="00605BB8" w:rsidRPr="0054364B">
        <w:rPr>
          <w:i/>
          <w:iCs/>
        </w:rPr>
        <w:t xml:space="preserve">The Visual Novel Database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416E0C38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considerados </w:t>
      </w:r>
      <w:r w:rsidRPr="0054364B">
        <w:t xml:space="preserve"> </w:t>
      </w:r>
      <w:r w:rsidR="00681816" w:rsidRPr="0054364B">
        <w:t xml:space="preserve">um sub-género dos </w:t>
      </w:r>
      <w:r w:rsidR="00681816" w:rsidRPr="0054364B">
        <w:rPr>
          <w:i/>
          <w:iCs/>
        </w:rPr>
        <w:t xml:space="preserve">adventure games </w:t>
      </w:r>
      <w:r w:rsidRPr="0054364B">
        <w:t xml:space="preserve">– há autores que os nomeiam como livros interativos, considerando-os parte de um sub-género do género de </w:t>
      </w:r>
      <w:r w:rsidRPr="0054364B">
        <w:rPr>
          <w:i/>
          <w:iCs/>
        </w:rPr>
        <w:t>interactive-fiction</w:t>
      </w:r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>visual novels</w:t>
      </w:r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>Vampire: The Masquerade – Shadows of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r w:rsidRPr="0054364B">
        <w:rPr>
          <w:i/>
          <w:iCs/>
        </w:rPr>
        <w:t>sprite</w:t>
      </w:r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r w:rsidR="0088509B" w:rsidRPr="0088509B">
        <w:rPr>
          <w:i/>
          <w:iCs/>
        </w:rPr>
        <w:t>Danganronpa 2: Goodbye Despair</w:t>
      </w:r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>, na qual se evidenciam diferentes expressões faciais e posturas corporais da mesma personagem – entre elas a representação excessiva de Nagito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65A7AFBF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Pr="000A6798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7EB91155" w14:textId="77777777" w:rsidR="00BD4C05" w:rsidRDefault="00BD4C05" w:rsidP="00A210FC"/>
    <w:p w14:paraId="7E981EF0" w14:textId="77777777" w:rsidR="005E02C3" w:rsidRDefault="005E02C3" w:rsidP="00A210FC"/>
    <w:p w14:paraId="56E5AE7C" w14:textId="77777777" w:rsidR="005E02C3" w:rsidRDefault="005E02C3" w:rsidP="00A210FC"/>
    <w:p w14:paraId="3E9C7FEC" w14:textId="77777777" w:rsidR="005E02C3" w:rsidRDefault="005E02C3" w:rsidP="00A210FC"/>
    <w:p w14:paraId="14968C0E" w14:textId="77777777" w:rsidR="005E02C3" w:rsidRDefault="005E02C3" w:rsidP="00A210FC"/>
    <w:p w14:paraId="678AF4C4" w14:textId="77777777" w:rsidR="005E02C3" w:rsidRDefault="005E02C3" w:rsidP="00A210FC"/>
    <w:p w14:paraId="2C57FDD3" w14:textId="77777777" w:rsidR="005E02C3" w:rsidRDefault="005E02C3" w:rsidP="00A210FC"/>
    <w:p w14:paraId="1BCE0947" w14:textId="77777777" w:rsidR="005E02C3" w:rsidRDefault="005E02C3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Point-and-click adventure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01DA4B" w14:textId="77777777" w:rsidR="000B486D" w:rsidRPr="0054364B" w:rsidRDefault="000B486D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4FF4ACF4" w14:textId="77777777" w:rsidR="000B486D" w:rsidRPr="0054364B" w:rsidRDefault="000B486D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EF4C3B1" w14:textId="77777777" w:rsidR="000B486D" w:rsidRPr="0054364B" w:rsidRDefault="000B486D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7E993F32" w14:textId="77777777" w:rsidR="000B486D" w:rsidRPr="0054364B" w:rsidRDefault="000B486D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r w:rsidR="0054364B" w:rsidRPr="0054364B">
        <w:rPr>
          <w:i/>
          <w:iCs/>
        </w:rPr>
        <w:t>sprite</w:t>
      </w:r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412780ED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A6798"/>
    <w:rsid w:val="000B486D"/>
    <w:rsid w:val="000E4CA1"/>
    <w:rsid w:val="00270ECC"/>
    <w:rsid w:val="002D512C"/>
    <w:rsid w:val="00353DE9"/>
    <w:rsid w:val="003C6ED2"/>
    <w:rsid w:val="003F0CED"/>
    <w:rsid w:val="00412ABC"/>
    <w:rsid w:val="0054364B"/>
    <w:rsid w:val="005B381D"/>
    <w:rsid w:val="005E02C3"/>
    <w:rsid w:val="00605BB8"/>
    <w:rsid w:val="00681816"/>
    <w:rsid w:val="00807150"/>
    <w:rsid w:val="0088509B"/>
    <w:rsid w:val="008B01F4"/>
    <w:rsid w:val="008F40B1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32444"/>
    <w:rsid w:val="00C85B23"/>
    <w:rsid w:val="00CD5680"/>
    <w:rsid w:val="00D03DDF"/>
    <w:rsid w:val="00D95564"/>
    <w:rsid w:val="00DC447A"/>
    <w:rsid w:val="00E7081E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13</TotalTime>
  <Pages>3</Pages>
  <Words>1435</Words>
  <Characters>8185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39</cp:revision>
  <dcterms:created xsi:type="dcterms:W3CDTF">2023-10-10T15:34:00Z</dcterms:created>
  <dcterms:modified xsi:type="dcterms:W3CDTF">2023-10-10T22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